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48CB0683" w:rsidR="00EC4243" w:rsidRDefault="00EC4243" w:rsidP="00B83749">
      <w:pPr>
        <w:spacing w:after="160" w:line="360" w:lineRule="auto"/>
      </w:pPr>
      <w:r>
        <w:lastRenderedPageBreak/>
        <w:t xml:space="preserve">Once the most advantageous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02E76090" w:rsidR="002E50B3" w:rsidRDefault="00CD2CE3" w:rsidP="00CD2CE3">
      <w:pPr>
        <w:pStyle w:val="Caption"/>
      </w:pPr>
      <w:bookmarkStart w:id="9" w:name="_Ref23786357"/>
      <w:r>
        <w:t xml:space="preserve">Figure </w:t>
      </w:r>
      <w:fldSimple w:instr=" SEQ Figure \* ARABIC ">
        <w:r w:rsidR="00AC5746">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663FDB1F" w:rsidR="006F167A" w:rsidRDefault="00CD2CE3" w:rsidP="005327EB">
      <w:pPr>
        <w:pStyle w:val="Caption"/>
      </w:pPr>
      <w:bookmarkStart w:id="12" w:name="_Ref23786706"/>
      <w:r>
        <w:t xml:space="preserve">Figure </w:t>
      </w:r>
      <w:fldSimple w:instr=" SEQ Figure \* ARABIC ">
        <w:r w:rsidR="00AC5746">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6256" behindDoc="0" locked="0" layoutInCell="1" allowOverlap="1" wp14:anchorId="511D82E5" wp14:editId="5EE53CA3">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267597" w:rsidRPr="00542EE0" w:rsidRDefault="0026759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267597" w:rsidRPr="00542EE0" w:rsidRDefault="0026759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50.4pt;margin-top:346.25pt;width:336.9pt;height:234.65pt;z-index:251616256;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267597" w:rsidRPr="00542EE0" w:rsidRDefault="00267597"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267597" w:rsidRPr="00542EE0" w:rsidRDefault="0026759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06EE8879" w:rsidR="00012BC2" w:rsidRDefault="00012BC2" w:rsidP="00012BC2">
      <w:pPr>
        <w:pStyle w:val="Caption"/>
      </w:pPr>
      <w:bookmarkStart w:id="15" w:name="_Ref23787672"/>
      <w:r>
        <w:t xml:space="preserve">Figure </w:t>
      </w:r>
      <w:fldSimple w:instr=" SEQ Figure \* ARABIC ">
        <w:r w:rsidR="00AC5746">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3FC8BFD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AC5746">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5AAD2433" w:rsidR="00B83749" w:rsidRPr="00B83749" w:rsidRDefault="00536F7A" w:rsidP="005327EB">
      <w:pPr>
        <w:pStyle w:val="Caption"/>
      </w:pPr>
      <w:bookmarkStart w:id="18" w:name="_Ref23788162"/>
      <w:r>
        <w:t xml:space="preserve">Figure </w:t>
      </w:r>
      <w:fldSimple w:instr=" SEQ Figure \* ARABIC ">
        <w:r w:rsidR="00AC5746">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7C2ADC8A"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267597" w:rsidRPr="00C64153" w:rsidRDefault="0026759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267597" w:rsidRPr="00C64153" w:rsidRDefault="0026759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267597" w:rsidRPr="00C64153" w:rsidRDefault="00267597"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267597" w:rsidRPr="00C64153" w:rsidRDefault="00267597">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AC5746">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267597" w:rsidRPr="00025F89" w:rsidRDefault="0026759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267597" w:rsidRPr="00025F89" w:rsidRDefault="0026759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w:t>
      </w:r>
      <w:proofErr w:type="spellStart"/>
      <w:r w:rsidR="002A712E">
        <w:rPr>
          <w:rFonts w:eastAsiaTheme="minorEastAsia"/>
        </w:rPr>
        <w:t>nal</w:t>
      </w:r>
      <w:proofErr w:type="spellEnd"/>
      <w:r w:rsidR="002A712E">
        <w:rPr>
          <w:rFonts w:eastAsiaTheme="minorEastAsia"/>
        </w:rPr>
        <w:t xml:space="preserve">.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8A2A1D3"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AC5746">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3009764F"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C5746">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B2B75B1" w:rsidR="009D6E63" w:rsidRDefault="00B7370A" w:rsidP="00B7370A">
      <w:pPr>
        <w:pStyle w:val="Caption"/>
      </w:pPr>
      <w:bookmarkStart w:id="31" w:name="_Ref43653150"/>
      <w:r>
        <w:t xml:space="preserve">Figure </w:t>
      </w:r>
      <w:fldSimple w:instr=" SEQ Figure \* ARABIC ">
        <w:r w:rsidR="00AC5746">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05F19828" w:rsidR="00B7370A" w:rsidRPr="00B7370A" w:rsidRDefault="00B7370A" w:rsidP="00B7370A">
      <w:pPr>
        <w:pStyle w:val="Caption"/>
      </w:pPr>
      <w:bookmarkStart w:id="32" w:name="_Ref43653177"/>
      <w:r>
        <w:t xml:space="preserve">Figure </w:t>
      </w:r>
      <w:fldSimple w:instr=" SEQ Figure \* ARABIC ">
        <w:r w:rsidR="00AC5746">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514F2D0C" w:rsidR="000D7E7B" w:rsidRDefault="00B7370A" w:rsidP="00B7370A">
      <w:pPr>
        <w:pStyle w:val="Caption"/>
      </w:pPr>
      <w:bookmarkStart w:id="33" w:name="_Ref43653315"/>
      <w:r>
        <w:t xml:space="preserve">Figure </w:t>
      </w:r>
      <w:fldSimple w:instr=" SEQ Figure \* ARABIC ">
        <w:r w:rsidR="00AC5746">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603F53CD" w:rsidR="000D7E7B" w:rsidRDefault="00AD2113" w:rsidP="00AD2113">
      <w:pPr>
        <w:pStyle w:val="Caption"/>
      </w:pPr>
      <w:bookmarkStart w:id="34" w:name="_Ref43653431"/>
      <w:r>
        <w:t xml:space="preserve">Figure </w:t>
      </w:r>
      <w:fldSimple w:instr=" SEQ Figure \* ARABIC ">
        <w:r w:rsidR="00AC5746">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7CE786FD" w:rsidR="009D6E63" w:rsidRDefault="00AD2113" w:rsidP="00AD2113">
      <w:pPr>
        <w:pStyle w:val="Caption"/>
      </w:pPr>
      <w:bookmarkStart w:id="35" w:name="_Ref43653972"/>
      <w:r>
        <w:lastRenderedPageBreak/>
        <w:t xml:space="preserve">Figure </w:t>
      </w:r>
      <w:fldSimple w:instr=" SEQ Figure \* ARABIC ">
        <w:r w:rsidR="00AC5746">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20469BEC" w:rsidR="009D6E63" w:rsidRDefault="00361E9E" w:rsidP="00361E9E">
      <w:pPr>
        <w:pStyle w:val="Caption"/>
      </w:pPr>
      <w:bookmarkStart w:id="36" w:name="_Ref43654008"/>
      <w:r>
        <w:t xml:space="preserve">Figure </w:t>
      </w:r>
      <w:fldSimple w:instr=" SEQ Figure \* ARABIC ">
        <w:r w:rsidR="00AC5746">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71FAB18A">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5.8pt;margin-top:-59.2pt;width:57pt;height:23.2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" filled="f" stroked="f" strokeweight=".5pt">
                <v:textbo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w:t>
      </w:r>
      <w:proofErr w:type="spellStart"/>
      <w:r w:rsidR="0087132E">
        <w:t>f</w:t>
      </w:r>
      <w:proofErr w:type="spellEnd"/>
      <w:r w:rsidR="0087132E">
        <w:t xml:space="preserve">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42AFBF35"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4D8C94C9" w:rsidR="00D556BF" w:rsidRDefault="007A57CD"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4C63B9A3">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8DF3AAE" id="Group 299" o:spid="_x0000_s1026" style="position:absolute;margin-left:0;margin-top:505.2pt;width:198pt;height:129.75pt;z-index:251947008;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AC5746">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51AA1DAF"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267597" w:rsidRPr="006B7625" w:rsidRDefault="0026759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267597" w:rsidRPr="006B7625" w:rsidRDefault="00267597">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AC5746">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4A21CB0A"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0F81332F" w:rsidR="00FF0731" w:rsidRDefault="00592598" w:rsidP="00FF0731">
      <w:pPr>
        <w:pStyle w:val="Caption"/>
      </w:pPr>
      <w:bookmarkStart w:id="45" w:name="_Ref43721791"/>
      <w:r>
        <w:rPr>
          <w:noProof/>
        </w:rPr>
        <w:lastRenderedPageBreak/>
        <w:drawing>
          <wp:anchor distT="0" distB="0" distL="114300" distR="114300" simplePos="0" relativeHeight="251990016" behindDoc="0" locked="0" layoutInCell="1" allowOverlap="1" wp14:anchorId="578E7635" wp14:editId="4E712388">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AC5746">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w:t>
      </w:r>
      <w:proofErr w:type="spellStart"/>
      <w:r>
        <w:t>s</w:t>
      </w:r>
      <w:proofErr w:type="spellEnd"/>
      <w:r>
        <w:t xml:space="preserve">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9B9F694" w:rsidR="00265191" w:rsidRDefault="004422F2" w:rsidP="00265191">
      <w:pPr>
        <w:pStyle w:val="Caption"/>
      </w:pPr>
      <w:r>
        <w:rPr>
          <w:noProof/>
        </w:rPr>
        <mc:AlternateContent>
          <mc:Choice Requires="wpg">
            <w:drawing>
              <wp:anchor distT="0" distB="0" distL="114300" distR="114300" simplePos="0" relativeHeight="251966464" behindDoc="0" locked="0" layoutInCell="1" allowOverlap="1" wp14:anchorId="7607C893" wp14:editId="789E2B1F">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4" style="position:absolute;left:0;text-align:left;margin-left:0;margin-top:6.85pt;width:230.65pt;height:249.1pt;z-index:251966464;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LEReK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AC5746">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w:t>
      </w:r>
      <w:proofErr w:type="spellStart"/>
      <w:r w:rsidR="00071A70">
        <w:t>ture</w:t>
      </w:r>
      <w:proofErr w:type="spellEnd"/>
      <w:r w:rsidR="00071A70">
        <w:t xml:space="preserv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04212801">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38.3pt;width:223.5pt;height:205pt;z-index:251984896;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CWhw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4B70D74C" w:rsidR="00071A70" w:rsidRDefault="00C26760" w:rsidP="00592598">
      <w:pPr>
        <w:pStyle w:val="Caption"/>
        <w:rPr>
          <w:noProof/>
        </w:rPr>
      </w:pPr>
      <w:bookmarkStart w:id="46" w:name="_Ref43719017"/>
      <w:r>
        <w:t xml:space="preserve">Figure </w:t>
      </w:r>
      <w:fldSimple w:instr=" SEQ Figure \* ARABIC ">
        <w:r w:rsidR="00AC5746">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w:t>
      </w:r>
      <w:proofErr w:type="spellStart"/>
      <w:r w:rsidR="009C05B2">
        <w:rPr>
          <w:iCs/>
        </w:rPr>
        <w:t>evel</w:t>
      </w:r>
      <w:proofErr w:type="spellEnd"/>
      <w:r w:rsidR="009C05B2">
        <w:rPr>
          <w:iCs/>
        </w:rPr>
        <w:t xml:space="preserve">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w:t>
      </w:r>
      <w:proofErr w:type="spellStart"/>
      <w:r w:rsidR="009C05B2">
        <w:t>een</w:t>
      </w:r>
      <w:proofErr w:type="spellEnd"/>
      <w:r w:rsidR="009C05B2">
        <w:t xml:space="preserve">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3D1616C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AC5746">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16885D1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bookmarkStart w:id="49" w:name="_Ref43728507"/>
    <w:p w14:paraId="04FDBA4B" w14:textId="3268C1FA" w:rsidR="00EB5236" w:rsidRPr="00EB5236" w:rsidRDefault="00592598" w:rsidP="00EB5236">
      <w:pPr>
        <w:pStyle w:val="Caption"/>
      </w:pPr>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AC5746">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3F3C0479"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267597" w:rsidRPr="002F3553" w:rsidRDefault="0026759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267597" w:rsidRPr="002F3553" w:rsidRDefault="0026759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267597" w:rsidRPr="002F3553" w:rsidRDefault="00267597"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267597" w:rsidRPr="002F3553" w:rsidRDefault="0026759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AC5746">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B1C7072"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AC5746">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0E4342B" w:rsidR="00974D86" w:rsidRPr="009B2B49" w:rsidRDefault="00974D86" w:rsidP="00974D86">
      <w:pPr>
        <w:pStyle w:val="Caption"/>
      </w:pPr>
      <w:bookmarkStart w:id="59" w:name="_Ref24019092"/>
      <w:r>
        <w:lastRenderedPageBreak/>
        <w:t xml:space="preserve">Figure </w:t>
      </w:r>
      <w:fldSimple w:instr=" SEQ Figure \* ARABIC ">
        <w:r w:rsidR="00AC5746">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011235FA" w:rsidR="00674A14" w:rsidRDefault="008D57FF" w:rsidP="008D57FF">
      <w:pPr>
        <w:pStyle w:val="Caption"/>
      </w:pPr>
      <w:bookmarkStart w:id="61" w:name="_Ref23791522"/>
      <w:r>
        <w:t xml:space="preserve">Figure </w:t>
      </w:r>
      <w:fldSimple w:instr=" SEQ Figure \* ARABIC ">
        <w:r w:rsidR="00AC5746">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7CE172A5" w:rsidR="005040F2" w:rsidRDefault="008D57FF" w:rsidP="008D57FF">
      <w:pPr>
        <w:pStyle w:val="Caption"/>
      </w:pPr>
      <w:bookmarkStart w:id="62" w:name="_Ref23791597"/>
      <w:r>
        <w:t xml:space="preserve">Figure </w:t>
      </w:r>
      <w:fldSimple w:instr=" SEQ Figure \* ARABIC ">
        <w:r w:rsidR="00AC5746">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5B22E2DB" w:rsidR="00565E52" w:rsidRDefault="00565E52" w:rsidP="000C065F">
      <w:pPr>
        <w:pStyle w:val="Caption"/>
      </w:pPr>
      <w:bookmarkStart w:id="64" w:name="_Ref23791930"/>
      <w:r>
        <w:t xml:space="preserve">Figure </w:t>
      </w:r>
      <w:fldSimple w:instr=" SEQ Figure \* ARABIC ">
        <w:r w:rsidR="00AC5746">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7FF8C58"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AC5746">
          <w:rPr>
            <w:noProof/>
          </w:rPr>
          <w:t>28</w:t>
        </w:r>
      </w:fldSimple>
      <w:bookmarkEnd w:id="67"/>
      <w:r w:rsidR="00F46CF7" w:rsidRPr="00176B53">
        <w:t xml:space="preserve"> - The PCB layout of the Data Acquisition Board.</w:t>
      </w:r>
    </w:p>
    <w:p w14:paraId="49D3C45A" w14:textId="64443652"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AC5746">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lastRenderedPageBreak/>
        <w:t>Data Acquisition System Software</w:t>
      </w:r>
      <w:bookmarkEnd w:id="80"/>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6227D23B" w:rsidR="00B62A84" w:rsidRDefault="00D27260" w:rsidP="00D27260">
      <w:pPr>
        <w:pStyle w:val="Caption"/>
      </w:pPr>
      <w:bookmarkStart w:id="81"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AC5746">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ested data ra</w:t>
      </w:r>
      <w:proofErr w:type="spellStart"/>
      <w:r w:rsidR="00596FCD">
        <w:t>te</w:t>
      </w:r>
      <w:proofErr w:type="spellEnd"/>
      <w:r w:rsidR="00596FCD">
        <w:t xml:space="preserv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w:t>
      </w:r>
      <w:proofErr w:type="spellStart"/>
      <w:r w:rsidR="00596FCD">
        <w:t>ing</w:t>
      </w:r>
      <w:proofErr w:type="spellEnd"/>
      <w:r w:rsidR="00596FCD">
        <w:t xml:space="preserve">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267597" w:rsidRDefault="0026759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267597" w:rsidRDefault="0026759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267597" w:rsidRDefault="0026759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267597" w:rsidRDefault="00267597"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267597" w:rsidRDefault="00267597"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267597" w:rsidRDefault="0026759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32EA5C27" w:rsidR="005970C3" w:rsidRDefault="005970C3" w:rsidP="00614766">
      <w:pPr>
        <w:pStyle w:val="Caption"/>
      </w:pPr>
      <w:bookmarkStart w:id="83" w:name="_Ref43730158"/>
      <w:r>
        <w:t xml:space="preserve">Figure </w:t>
      </w:r>
      <w:fldSimple w:instr=" SEQ Figure \* ARABIC ">
        <w:r w:rsidR="00AC5746">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5573DCC6" w:rsidR="00F857F5" w:rsidRPr="00056B50" w:rsidRDefault="00D27260" w:rsidP="00F857F5">
      <w:pPr>
        <w:pStyle w:val="Caption"/>
      </w:pPr>
      <w:bookmarkStart w:id="86"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AC5746">
          <w:rPr>
            <w:noProof/>
          </w:rPr>
          <w:t>32</w:t>
        </w:r>
      </w:fldSimple>
      <w:bookmarkEnd w:id="86"/>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FF30B6A" w:rsidR="00F857F5" w:rsidRDefault="0044476E" w:rsidP="00F857F5">
      <w:pPr>
        <w:pStyle w:val="Caption"/>
      </w:pPr>
      <w:bookmarkStart w:id="87"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267597" w:rsidRPr="003A448B" w:rsidRDefault="0026759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267597" w:rsidRPr="003A448B" w:rsidRDefault="0026759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267597" w:rsidRPr="003A448B" w:rsidRDefault="0026759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267597" w:rsidRPr="003A448B" w:rsidRDefault="0026759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267597" w:rsidRPr="003A448B" w:rsidRDefault="0026759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267597" w:rsidRDefault="0026759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267597" w:rsidRDefault="0026759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267597" w:rsidRDefault="0026759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267597" w:rsidRDefault="0026759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267597" w:rsidRPr="003A448B" w:rsidRDefault="00267597"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267597" w:rsidRPr="003A448B" w:rsidRDefault="00267597"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267597" w:rsidRPr="003A448B" w:rsidRDefault="00267597"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267597" w:rsidRPr="003A448B" w:rsidRDefault="00267597"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267597" w:rsidRPr="003A448B" w:rsidRDefault="00267597"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267597" w:rsidRDefault="00267597"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267597" w:rsidRDefault="00267597"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267597" w:rsidRDefault="00267597"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267597" w:rsidRDefault="0026759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AC5746">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8" w:name="_Ref42115689"/>
      <w:r w:rsidRPr="00056B50">
        <w:t xml:space="preserve">Table </w:t>
      </w:r>
      <w:fldSimple w:instr=" SEQ Table \* ARABIC ">
        <w:r w:rsidR="00E95698">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98210DC"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27D91BC8"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7D8D9006"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67597" w:rsidRPr="00254DA5" w:rsidRDefault="0026759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67597" w:rsidRPr="00254DA5" w:rsidRDefault="00267597"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AC5746">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241A4F11" w:rsidR="00102797" w:rsidRPr="00102797" w:rsidRDefault="00E11FD4" w:rsidP="00102797">
      <w:pPr>
        <w:pStyle w:val="Caption"/>
      </w:pPr>
      <w:bookmarkStart w:id="94"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AC5746">
          <w:rPr>
            <w:noProof/>
          </w:rPr>
          <w:t>35</w:t>
        </w:r>
      </w:fldSimple>
      <w:bookmarkEnd w:id="94"/>
      <w:r w:rsidR="00102797">
        <w:t xml:space="preserve"> – The PCB layout of the Classification and Control Board.</w:t>
      </w:r>
    </w:p>
    <w:p w14:paraId="7676A153" w14:textId="20ABEA6A" w:rsidR="00102797" w:rsidRPr="00102797" w:rsidRDefault="00102797" w:rsidP="00102797">
      <w:pPr>
        <w:pStyle w:val="Caption"/>
      </w:pPr>
      <w:bookmarkStart w:id="95" w:name="_Ref43389076"/>
      <w:r>
        <w:t xml:space="preserve">Figure </w:t>
      </w:r>
      <w:fldSimple w:instr=" SEQ Figure \* ARABIC ">
        <w:r w:rsidR="00AC5746">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293FBA6B" w:rsidR="000E7EE6" w:rsidRDefault="00384D3B" w:rsidP="00500D75">
      <w:pPr>
        <w:pStyle w:val="Caption"/>
      </w:pPr>
      <w:bookmarkStart w:id="96" w:name="_Ref42107611"/>
      <w:r>
        <w:t xml:space="preserve">Figure </w:t>
      </w:r>
      <w:fldSimple w:instr=" SEQ Figure \* ARABIC ">
        <w:r w:rsidR="00AC5746">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69479CF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9A55D0B" w:rsidR="00667362" w:rsidRDefault="00500D75" w:rsidP="00667362">
      <w:pPr>
        <w:pStyle w:val="Caption"/>
      </w:pPr>
      <w:bookmarkStart w:id="98"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03A6AB86"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381E29B8" w:rsidR="00313383" w:rsidRDefault="00500D75" w:rsidP="00500D75">
      <w:pPr>
        <w:spacing w:line="360" w:lineRule="auto"/>
      </w:pPr>
      <w:bookmarkStart w:id="100"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7A152B1" w:rsidR="000E7EE6" w:rsidRPr="000E7EE6" w:rsidRDefault="00922F68" w:rsidP="000E7EE6">
      <w:pPr>
        <w:pStyle w:val="Caption"/>
      </w:pPr>
      <w:bookmarkStart w:id="103"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AC5746">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19E4D170" w:rsidR="0063599F" w:rsidRPr="00F22141" w:rsidRDefault="0063599F" w:rsidP="0063599F">
      <w:pPr>
        <w:pStyle w:val="Caption"/>
      </w:pPr>
      <w:bookmarkStart w:id="105" w:name="_Ref23793027"/>
      <w:r>
        <w:t xml:space="preserve">Table </w:t>
      </w:r>
      <w:fldSimple w:instr=" SEQ Table \* ARABIC ">
        <w:r w:rsidR="00E95698">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6" w:name="_Ref42110157"/>
      <w:r>
        <w:t xml:space="preserve">Table </w:t>
      </w:r>
      <w:fldSimple w:instr=" SEQ Table \* ARABIC ">
        <w:r w:rsidR="00E95698">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A2C0B2B"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AC5746">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07C8B47A"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CA002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4557B5CE" w:rsidR="0074148B" w:rsidRDefault="003511F0" w:rsidP="003511F0">
      <w:pPr>
        <w:pStyle w:val="Caption"/>
      </w:pPr>
      <w:bookmarkStart w:id="115" w:name="_Ref42375961"/>
      <w:r>
        <w:lastRenderedPageBreak/>
        <w:t xml:space="preserve">Figure </w:t>
      </w:r>
      <w:fldSimple w:instr=" SEQ Figure \* ARABIC ">
        <w:r w:rsidR="00AC5746">
          <w:rPr>
            <w:noProof/>
          </w:rPr>
          <w:t>42</w:t>
        </w:r>
      </w:fldSimple>
      <w:bookmarkEnd w:id="115"/>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0466A6C9"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267597" w:rsidRPr="0060068C" w:rsidRDefault="0026759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267597" w:rsidRPr="0060068C" w:rsidRDefault="0026759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267597" w:rsidRPr="0060068C" w:rsidRDefault="0026759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267597" w:rsidRPr="0060068C" w:rsidRDefault="00267597"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267597" w:rsidRPr="0060068C" w:rsidRDefault="00267597"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267597" w:rsidRPr="0060068C" w:rsidRDefault="0026759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AC5746">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F19067C" w:rsidR="00BF28BA" w:rsidRDefault="002C3FE7" w:rsidP="003E5CC3">
      <w:pPr>
        <w:pStyle w:val="Caption"/>
      </w:pPr>
      <w:bookmarkStart w:id="122" w:name="_Ref24022148"/>
      <w:r>
        <w:rPr>
          <w:noProof/>
          <w:color w:val="222222"/>
        </w:rPr>
        <w:lastRenderedPageBreak/>
        <w:drawing>
          <wp:anchor distT="0" distB="0" distL="114300" distR="114300" simplePos="0" relativeHeight="251700224" behindDoc="0" locked="0" layoutInCell="1" allowOverlap="1" wp14:anchorId="5562EFB3" wp14:editId="79D11096">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AC5746">
          <w:rPr>
            <w:noProof/>
          </w:rPr>
          <w:t>44</w:t>
        </w:r>
      </w:fldSimple>
      <w:bookmarkEnd w:id="122"/>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267597" w:rsidRPr="0060068C" w:rsidRDefault="0026759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267597" w:rsidRPr="0060068C" w:rsidRDefault="0026759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267597" w:rsidRPr="0060068C" w:rsidRDefault="00267597"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267597" w:rsidRPr="0060068C" w:rsidRDefault="00267597" w:rsidP="0060068C">
                        <w:pPr>
                          <w:jc w:val="center"/>
                          <w:rPr>
                            <w:lang w:val="en-US"/>
                          </w:rPr>
                        </w:pPr>
                        <w:r>
                          <w:rPr>
                            <w:lang w:val="en-US"/>
                          </w:rPr>
                          <w:t>(b)</w:t>
                        </w:r>
                      </w:p>
                    </w:txbxContent>
                  </v:textbox>
                </v:shape>
                <w10:wrap type="topAndBottom"/>
              </v:group>
            </w:pict>
          </mc:Fallback>
        </mc:AlternateContent>
      </w:r>
    </w:p>
    <w:p w14:paraId="18FE60D8" w14:textId="23D9E3A2" w:rsidR="0060068C" w:rsidRDefault="0060068C" w:rsidP="0060068C">
      <w:pPr>
        <w:pStyle w:val="Caption"/>
      </w:pPr>
      <w:bookmarkStart w:id="123" w:name="_Ref23794451"/>
      <w:r>
        <w:t xml:space="preserve">Figure </w:t>
      </w:r>
      <w:fldSimple w:instr=" SEQ Figure \* ARABIC ">
        <w:r w:rsidR="00AC5746">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A45BD86" w:rsidR="00745CF6" w:rsidRDefault="0060068C" w:rsidP="0060068C">
      <w:pPr>
        <w:pStyle w:val="Caption"/>
      </w:pPr>
      <w:bookmarkStart w:id="125" w:name="_Ref23794570"/>
      <w:r>
        <w:t xml:space="preserve">Figure </w:t>
      </w:r>
      <w:fldSimple w:instr=" SEQ Figure \* ARABIC ">
        <w:r w:rsidR="00AC5746">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5361E807" w:rsidR="009C5FE1" w:rsidRDefault="005E2168" w:rsidP="00BD1798">
      <w:pPr>
        <w:spacing w:line="360" w:lineRule="auto"/>
        <w:ind w:left="360"/>
      </w:pPr>
      <w:r>
        <w:rPr>
          <w:noProof/>
        </w:rPr>
        <w:drawing>
          <wp:anchor distT="0" distB="0" distL="114300" distR="114300" simplePos="0" relativeHeight="251746304" behindDoc="0" locked="0" layoutInCell="1" allowOverlap="1" wp14:anchorId="01686EC9" wp14:editId="039A74BC">
            <wp:simplePos x="0" y="0"/>
            <wp:positionH relativeFrom="margin">
              <wp:align>center</wp:align>
            </wp:positionH>
            <wp:positionV relativeFrom="paragraph">
              <wp:posOffset>1840230</wp:posOffset>
            </wp:positionV>
            <wp:extent cx="3348990" cy="2787015"/>
            <wp:effectExtent l="0" t="0" r="381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48990" cy="278701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00D3AB5E" w:rsidR="00CE7E21" w:rsidRDefault="00CE7E21" w:rsidP="00CE7E21">
      <w:pPr>
        <w:pStyle w:val="Caption"/>
      </w:pPr>
      <w:bookmarkStart w:id="127" w:name="_Ref43368787"/>
      <w:r>
        <w:t xml:space="preserve">Figure </w:t>
      </w:r>
      <w:fldSimple w:instr=" SEQ Figure \* ARABIC ">
        <w:r w:rsidR="00AC5746">
          <w:rPr>
            <w:noProof/>
          </w:rPr>
          <w:t>47</w:t>
        </w:r>
      </w:fldSimple>
      <w:bookmarkEnd w:id="127"/>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w:t>
      </w:r>
      <w:r w:rsidR="00CB3971">
        <w:lastRenderedPageBreak/>
        <w:t xml:space="preserve">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01F0553" w:rsidR="006B29B6" w:rsidRDefault="00500D75" w:rsidP="00086EFC">
      <w:pPr>
        <w:pStyle w:val="Caption"/>
        <w:rPr>
          <w:color w:val="000000"/>
        </w:rPr>
      </w:pPr>
      <w:bookmarkStart w:id="131"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AC5746">
          <w:rPr>
            <w:noProof/>
          </w:rPr>
          <w:t>48</w:t>
        </w:r>
      </w:fldSimple>
      <w:bookmarkEnd w:id="131"/>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105E2CE8" w:rsidR="00607D8C" w:rsidRDefault="00607D8C" w:rsidP="00607D8C">
      <w:pPr>
        <w:pStyle w:val="Caption"/>
      </w:pPr>
      <w:bookmarkStart w:id="134" w:name="_Ref43324779"/>
      <w:r>
        <w:lastRenderedPageBreak/>
        <w:t xml:space="preserve">Figure </w:t>
      </w:r>
      <w:fldSimple w:instr=" SEQ Figure \* ARABIC ">
        <w:r w:rsidR="00AC5746">
          <w:rPr>
            <w:noProof/>
          </w:rPr>
          <w:t>49</w:t>
        </w:r>
      </w:fldSimple>
      <w:bookmarkEnd w:id="134"/>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2EB23952"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AC5746">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659BA73E" w:rsidR="00E81741" w:rsidRDefault="00E81741" w:rsidP="00E81741">
      <w:pPr>
        <w:pStyle w:val="Caption"/>
        <w:rPr>
          <w:color w:val="000000"/>
        </w:rPr>
      </w:pPr>
      <w:bookmarkStart w:id="138" w:name="_Ref43139950"/>
      <w:r>
        <w:t xml:space="preserve">Figure </w:t>
      </w:r>
      <w:fldSimple w:instr=" SEQ Figure \* ARABIC ">
        <w:r w:rsidR="00AC5746">
          <w:rPr>
            <w:noProof/>
          </w:rPr>
          <w:t>51</w:t>
        </w:r>
      </w:fldSimple>
      <w:bookmarkEnd w:id="138"/>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267597" w:rsidRPr="00E81741" w:rsidRDefault="0026759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267597" w:rsidRPr="00E81741" w:rsidRDefault="0026759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267597" w:rsidRPr="00E81741" w:rsidRDefault="00267597"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267597" w:rsidRPr="00E81741" w:rsidRDefault="0026759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816EEED"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6" w:name="_Ref43058443"/>
      <w:r>
        <w:t xml:space="preserve">Table </w:t>
      </w:r>
      <w:fldSimple w:instr=" SEQ Table \* ARABIC ">
        <w:r w:rsidR="00E95698">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4708AC04"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C30B903"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6243F342"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612526">
        <w:t xml:space="preserve">Figure </w:t>
      </w:r>
      <w:r w:rsidR="00612526">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42157375" w:rsidR="00A4625C" w:rsidRDefault="00612526" w:rsidP="00AC5746">
      <w:pPr>
        <w:pStyle w:val="Caption"/>
      </w:pPr>
      <w:bookmarkStart w:id="149" w:name="_Ref43896868"/>
      <w:r>
        <w:rPr>
          <w:noProof/>
        </w:rPr>
        <w:lastRenderedPageBreak/>
        <w:drawing>
          <wp:anchor distT="0" distB="0" distL="114300" distR="114300" simplePos="0" relativeHeight="252141568" behindDoc="0" locked="0" layoutInCell="1" allowOverlap="1" wp14:anchorId="2EBD91AF" wp14:editId="4BFB1A35">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AC5746">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01D4A421"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1"/>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8256" behindDoc="0" locked="0" layoutInCell="1" allowOverlap="1" wp14:anchorId="475DE3DD" wp14:editId="6C85F0B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1" type="#_x0000_t202" style="position:absolute;left:0;text-align:left;margin-left:691.95pt;margin-top:625.8pt;width:122.75pt;height:20.3pt;z-index:25212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gte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6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AzKgteNAIAAF0EAAAOAAAAAAAA&#10;AAAAAAAAAC4CAABkcnMvZTJvRG9jLnhtbFBLAQItABQABgAIAAAAIQD9UBWQ5AAAAA8BAAAPAAAA&#10;AAAAAAAAAAAAAI4EAABkcnMvZG93bnJldi54bWxQSwUGAAAAAAQABADzAAAAnwUAAAAA&#10;" filled="f" stroked="f" strokeweight=".5pt">
                <v:textbo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6208" behindDoc="0" locked="0" layoutInCell="1" allowOverlap="1" wp14:anchorId="3CCD5AC4" wp14:editId="4E4BC398">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2" type="#_x0000_t202" style="position:absolute;left:0;text-align:left;margin-left:896.9pt;margin-top:626.1pt;width:61.25pt;height:20.3pt;z-index:25212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gAk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y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DpGACQzAgAAXAQAAA4AAAAAAAAA&#10;AAAAAAAALgIAAGRycy9lMm9Eb2MueG1sUEsBAi0AFAAGAAgAAAAhACdYVijkAAAADwEAAA8AAAAA&#10;AAAAAAAAAAAAjQQAAGRycy9kb3ducmV2LnhtbFBLBQYAAAAABAAEAPMAAACeBQAAAAA=&#10;" filled="f" stroked="f" strokeweight=".5pt">
                <v:textbo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0608" behindDoc="0" locked="0" layoutInCell="1" allowOverlap="1" wp14:anchorId="6F655ADB" wp14:editId="051D58F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3" type="#_x0000_t202" style="position:absolute;left:0;text-align:left;margin-left:634pt;margin-top:614.4pt;width:139.8pt;height:27.8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Y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e9UD2UJwRn4VuQ5zh6wqH2DDnX5nFlUBIuOb+BQ9ZAzaDi0VJCfbX3/whH5XCKCUNrlhO3c8j&#10;s4KS+rtGDe+Hk0nYyXiZTOcjvNjbyP42oo/qEXCLkUCcLpoh39e9KS2oN3wNq9AVQ0xz7J1T35uP&#10;vlt8fE1crFYxCbfQML/RW8ND6UBroHjXvjFrLjp4VPAZ+mVk2Qc5utxOkNXRg6yiVoHojtUL/7jB&#10;Ue3LawtP5PYes97/E5a/AQ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46KWDACAABbBAAADgAAAAAAAAAAAAAA&#10;AAAuAgAAZHJzL2Uyb0RvYy54bWxQSwECLQAUAAYACAAAACEAjbOyF+MAAAAPAQAADwAAAAAAAAAA&#10;AAAAAACKBAAAZHJzL2Rvd25yZXYueG1sUEsFBgAAAAAEAAQA8wAAAJoFAAAAAA==&#10;" filled="f" stroked="f" strokeweight=".5pt">
                <v:textbo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9584" behindDoc="0" locked="0" layoutInCell="1" allowOverlap="1" wp14:anchorId="2E7489D9" wp14:editId="2D5BFB47">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30304" behindDoc="0" locked="0" layoutInCell="1" allowOverlap="1" wp14:anchorId="5EA3FD76" wp14:editId="1BA1D56F">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4" type="#_x0000_t202" style="position:absolute;left:0;text-align:left;margin-left:708.4pt;margin-top:645.9pt;width:122.75pt;height:20.3pt;z-index:25213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W+O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TuxklHH1J&#10;Oo/TuU8Tvd/WxrpvAhrijZwa1C/Qyk4b6/rQIcQXU7Cu6jpoWCvS5nR6l8bhwtWDyWuFNTyG/q3e&#10;ct2+C6inswHIHooz4jPQ94jVfF3hIzbMuldmsCkQEja6e8FF1oDF4GJRUoL59bdzH49aoZeSFpss&#10;p/bnkRlBSf1doYr348nEd2XYTNJZ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GSW+ONAIAAF0EAAAOAAAAAAAA&#10;AAAAAAAAAC4CAABkcnMvZTJvRG9jLnhtbFBLAQItABQABgAIAAAAIQA6xfSt5AAAAA8BAAAPAAAA&#10;AAAAAAAAAAAAAI4EAABkcnMvZG93bnJldi54bWxQSwUGAAAAAAQABADzAAAAnwUAAAAA&#10;" filled="f" stroked="f" strokeweight=".5pt">
                <v:textbo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4160" behindDoc="0" locked="0" layoutInCell="1" allowOverlap="1" wp14:anchorId="319BD538" wp14:editId="2F090BBE">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5" type="#_x0000_t202" style="position:absolute;left:0;text-align:left;margin-left:935.25pt;margin-top:645.95pt;width:61.25pt;height:20.3pt;z-index:25212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u2MA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" filled="f" stroked="f" strokeweight=".5pt">
                <v:textbo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2656" behindDoc="0" locked="0" layoutInCell="1" allowOverlap="1" wp14:anchorId="5A9AC25D" wp14:editId="11CFD37D">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6" type="#_x0000_t202" style="position:absolute;left:0;text-align:left;margin-left:637.3pt;margin-top:631.7pt;width:197.75pt;height:27.8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379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R8/xuALKD8oT4LPQb4gxf1zjEE3P+lVlcCYSEa+5f8JAKsBmcLUoqsL/+5g/5qBRGKWlxxQrq&#10;fh6YFZSo7xo1vMum07CT8TKd3YzxYq8ju+uIPjQPgFuMBOJ00Qz5Xg2mtNC84WtYha4YYppj74L6&#10;wXzw/eLja+JitYpJuIWG+Se9MTyUDrQGirfdG7PmrINHBZ9hWEaWf5Cjz+0FWR08yDpqFYjuWT3z&#10;jxsc1T6/tvBEru8x6/0/Yfkb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VMN+/TICAABbBAAADgAAAAAAAAAA&#10;AAAAAAAuAgAAZHJzL2Uyb0RvYy54bWxQSwECLQAUAAYACAAAACEAzm3wHuQAAAAPAQAADwAAAAAA&#10;AAAAAAAAAACMBAAAZHJzL2Rvd25yZXYueG1sUEsFBgAAAAAEAAQA8wAAAJ0FAAAAAA==&#10;" filled="f" stroked="f" strokeweight=".5pt">
                <v:textbo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7536" behindDoc="0" locked="0" layoutInCell="1" allowOverlap="1" wp14:anchorId="71D19ECE" wp14:editId="6CF3B193">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800576" behindDoc="0" locked="0" layoutInCell="1" allowOverlap="1" wp14:anchorId="64B66775" wp14:editId="17A4B08F">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6"/>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2352" behindDoc="0" locked="0" layoutInCell="1" allowOverlap="1" wp14:anchorId="53D75A10" wp14:editId="07568FAC">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7" type="#_x0000_t202" style="position:absolute;left:0;text-align:left;margin-left:710.9pt;margin-top:618.9pt;width:122.75pt;height:20.3pt;z-index:25213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jl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pEBQbaE8Yn8Weo44w5c1FrFizr8xi6TAlpDo/hUP2QAmg5NESQX219/0wR+xQislLZKs&#10;oO7nnllBSfNdI4oPw9EosDJeRvl9hhd7a9neWvRePQHyeIgrZXgUg79vzqK0oN5xHxYhK5qY5pi7&#10;oP4sPvme+rhPXCwW0Ql5aJhf6bXhIXQYaxjxpntn1pxw8IjgC5zpyKYf4Oh9e0AWew+yjlhdp3qa&#10;P3I4on3at7Akt/fodf0rzH8D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hN145TICAABdBAAADgAAAAAAAAAA&#10;AAAAAAAuAgAAZHJzL2Uyb0RvYy54bWxQSwECLQAUAAYACAAAACEA6ePL7uQAAAAPAQAADwAAAAAA&#10;AAAAAAAAAACMBAAAZHJzL2Rvd25yZXYueG1sUEsFBgAAAAAEAAQA8wAAAJ0FAAAAAA==&#10;" filled="f" stroked="f" strokeweight=".5pt">
                <v:textbo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2112" behindDoc="0" locked="0" layoutInCell="1" allowOverlap="1" wp14:anchorId="4DBC1D91" wp14:editId="1039565A">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8" type="#_x0000_t202" style="position:absolute;left:0;text-align:left;margin-left:931.85pt;margin-top:619.15pt;width:61.25pt;height:20.3pt;z-index:25212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" filled="f" stroked="f" strokeweight=".5pt">
                <v:textbo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4704" behindDoc="0" locked="0" layoutInCell="1" allowOverlap="1" wp14:anchorId="5CB9A535" wp14:editId="696B183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9" type="#_x0000_t202" style="position:absolute;left:0;text-align:left;margin-left:637.75pt;margin-top:606.9pt;width:261.8pt;height:27.8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ZKV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Q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4rZKVMQIAAFsEAAAOAAAAAAAAAAAA&#10;AAAAAC4CAABkcnMvZTJvRG9jLnhtbFBLAQItABQABgAIAAAAIQA2pifu5AAAAA8BAAAPAAAAAAAA&#10;AAAAAAAAAIsEAABkcnMvZG93bnJldi54bWxQSwUGAAAAAAQABADzAAAAnAUAAAAA&#10;" filled="f" stroked="f" strokeweight=".5pt">
                <v:textbo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5488" behindDoc="0" locked="0" layoutInCell="1" allowOverlap="1" wp14:anchorId="7DCC849A" wp14:editId="7AB310A1">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267597" w:rsidRPr="00D63820" w:rsidRDefault="0026759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0"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OyX2/EvAgAAXQQAAA4AAAAAAAAAAAAAAAAA&#10;LgIAAGRycy9lMm9Eb2MueG1sUEsBAi0AFAAGAAgAAAAhACCY/7ziAAAADAEAAA8AAAAAAAAAAAAA&#10;AAAAiQQAAGRycy9kb3ducmV2LnhtbFBLBQYAAAAABAAEAPMAAACYBQAAAAA=&#10;" filled="f" stroked="f" strokeweight=".5pt">
                <v:textbox>
                  <w:txbxContent>
                    <w:p w14:paraId="63F381CC" w14:textId="24E3FB98" w:rsidR="00267597" w:rsidRPr="00D63820" w:rsidRDefault="0026759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267597" w:rsidRPr="00D63820" w:rsidRDefault="0026759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1"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EHVfegwAgAAXQQAAA4AAAAAAAAAAAAAAAAA&#10;LgIAAGRycy9lMm9Eb2MueG1sUEsBAi0AFAAGAAgAAAAhAIO884bhAAAACQEAAA8AAAAAAAAAAAAA&#10;AAAAigQAAGRycy9kb3ducmV2LnhtbFBLBQYAAAAABAAEAPMAAACYBQAAAAA=&#10;" filled="f" stroked="f" strokeweight=".5pt">
                <v:textbox>
                  <w:txbxContent>
                    <w:p w14:paraId="4DBBF46B" w14:textId="55D1805A" w:rsidR="00267597" w:rsidRPr="00D63820" w:rsidRDefault="0026759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267597" w:rsidRPr="00D63820" w:rsidRDefault="0026759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2"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3cU30TECAABdBAAADgAAAAAAAAAAAAAAAAAu&#10;AgAAZHJzL2Uyb0RvYy54bWxQSwECLQAUAAYACAAAACEAFz1oJN8AAAAHAQAADwAAAAAAAAAAAAAA&#10;AACLBAAAZHJzL2Rvd25yZXYueG1sUEsFBgAAAAAEAAQA8wAAAJcFAAAAAA==&#10;" filled="f" stroked="f" strokeweight=".5pt">
                <v:textbox>
                  <w:txbxContent>
                    <w:p w14:paraId="442C92EC" w14:textId="0938D2F4" w:rsidR="00267597" w:rsidRPr="00D63820" w:rsidRDefault="0026759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138BB163">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267597" w:rsidRPr="00D63820" w:rsidRDefault="0026759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3"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x2c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70b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HdzHZwwAgAAXQQAAA4AAAAAAAAAAAAAAAAA&#10;LgIAAGRycy9lMm9Eb2MueG1sUEsBAi0AFAAGAAgAAAAhABBxG/3hAAAACgEAAA8AAAAAAAAAAAAA&#10;AAAAigQAAGRycy9kb3ducmV2LnhtbFBLBQYAAAAABAAEAPMAAACYBQAAAAA=&#10;" filled="f" stroked="f" strokeweight=".5pt">
                <v:textbox>
                  <w:txbxContent>
                    <w:p w14:paraId="313C7308" w14:textId="5D85A272" w:rsidR="00267597" w:rsidRPr="00D63820" w:rsidRDefault="0026759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267597" w:rsidRPr="00D63820" w:rsidRDefault="0026759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4"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WT1MQIAAF0EAAAOAAAAZHJzL2Uyb0RvYy54bWysVF1v2jAUfZ+0/2D5fQQy2jJ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vrs7D7Kl/Ij5LPU74oxcVmhiJZx/ERZLgb6x6P4ZR1ETitHJ4qwk++tv/hAPrYBy1mLJMu5+&#10;7oVVnNXfNVT8Mop0+PgxvrlLUcNeI9trRO+bB8Iej/CkjIxmiPf12SwsNa94D4tQFZDQErUz7s/m&#10;g+9XH+9JqsUiBmEPjfArvTYypA60Boo33auw5qSDh4JPdF5HMX0nRx/bC7LYeyqqqFUgumf1xD92&#10;OEp4em/hkVx/x6i3f4X5b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deVk9TECAABdBAAADgAAAAAAAAAAAAAAAAAu&#10;AgAAZHJzL2Uyb0RvYy54bWxQSwECLQAUAAYACAAAACEA4blE2d8AAAAHAQAADwAAAAAAAAAAAAAA&#10;AACLBAAAZHJzL2Rvd25yZXYueG1sUEsFBgAAAAAEAAQA8wAAAJcFAAAAAA==&#10;" filled="f" stroked="f" strokeweight=".5pt">
                <v:textbox>
                  <w:txbxContent>
                    <w:p w14:paraId="56CE9394" w14:textId="433FD5AC" w:rsidR="00267597" w:rsidRPr="00D63820" w:rsidRDefault="0026759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2"/>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D11966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4">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5">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6A7E611"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6"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7"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3712" behindDoc="0" locked="0" layoutInCell="1" allowOverlap="1" wp14:anchorId="552F2615" wp14:editId="3C5778B2">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9"/>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7" w:name="_Ref43387231"/>
      <w:bookmarkStart w:id="158" w:name="_Toc43739175"/>
      <w:r>
        <w:rPr>
          <w:noProof/>
        </w:rPr>
        <w:lastRenderedPageBreak/>
        <mc:AlternateContent>
          <mc:Choice Requires="wps">
            <w:drawing>
              <wp:anchor distT="0" distB="0" distL="114300" distR="114300" simplePos="0" relativeHeight="252134400" behindDoc="0" locked="0" layoutInCell="1" allowOverlap="1" wp14:anchorId="54390427" wp14:editId="59CB88D2">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5" type="#_x0000_t202" style="position:absolute;left:0;text-align:left;margin-left:690.65pt;margin-top:640.7pt;width:122.75pt;height:20.3pt;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IY1eNc0AgAAXQQAAA4AAAAAAAAA&#10;AAAAAAAALgIAAGRycy9lMm9Eb2MueG1sUEsBAi0AFAAGAAgAAAAhADD8dyDjAAAADwEAAA8AAAAA&#10;AAAAAAAAAAAAjgQAAGRycy9kb3ducmV2LnhtbFBLBQYAAAAABAAEAPMAAACeBQAAAAA=&#10;" filled="f" stroked="f" strokeweight=".5pt">
                <v:textbo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20064" behindDoc="0" locked="0" layoutInCell="1" allowOverlap="1" wp14:anchorId="2E8B2117" wp14:editId="50716CA3">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6" type="#_x0000_t202" style="position:absolute;left:0;text-align:left;margin-left:894.25pt;margin-top:640.7pt;width:61.25pt;height:20.3pt;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Sy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uexx7KM4Iz0I3Is7wdYWP2DDnX5nFmUBEOOf+BQ+pAJvBxaKkBPvrb/6Qj1JhlJIGZyyn&#10;7ueRWUGJ+q5RxPvhZBKGMl4m09kIL/Y2sr+N6GP9CDjGQ9wow6MZ8r3qTWmhfsN1WIWuGGKaY++c&#10;+t589N3k4zpxsVrFJBxDw/xGbw0PpQOtgeJd+8asuejgUcBn6KeRZR/k6HI7QVZHD7KKWgWiO1Yv&#10;/OMIR7Uv6xZ25PYes97/FJa/AQ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JQ9VLIzAgAAXAQAAA4AAAAAAAAA&#10;AAAAAAAALgIAAGRycy9lMm9Eb2MueG1sUEsBAi0AFAAGAAgAAAAhAHpUz+TkAAAADwEAAA8AAAAA&#10;AAAAAAAAAAAAjQQAAGRycy9kb3ducmV2LnhtbFBLBQYAAAAABAAEAPMAAACeBQAAAAA=&#10;" filled="f" stroked="f" strokeweight=".5pt">
                <v:textbo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6752" behindDoc="0" locked="0" layoutInCell="1" allowOverlap="1" wp14:anchorId="208CE060" wp14:editId="1FDDF63A">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7" type="#_x0000_t202" style="position:absolute;left:0;text-align:left;margin-left:625.7pt;margin-top:628.8pt;width:261.8pt;height:27.8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3ogMA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" filled="f" stroked="f" strokeweight=".5pt">
                <v:textbo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7296" behindDoc="0" locked="0" layoutInCell="1" allowOverlap="1" wp14:anchorId="2843E0CE" wp14:editId="3B4C35AC">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6448" behindDoc="0" locked="0" layoutInCell="1" allowOverlap="1" wp14:anchorId="5F353059" wp14:editId="11D3095A">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8" type="#_x0000_t202" style="position:absolute;left:0;text-align:left;margin-left:691.7pt;margin-top:605.1pt;width:122.75pt;height:20.3pt;z-index:25213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" filled="f" stroked="f" strokeweight=".5pt">
                <v:textbo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8016" behindDoc="0" locked="0" layoutInCell="1" allowOverlap="1" wp14:anchorId="13A08D62" wp14:editId="1684C953">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9" type="#_x0000_t202" style="position:absolute;left:0;text-align:left;margin-left:893.9pt;margin-top:605pt;width:61.25pt;height:20.3pt;z-index:25211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CmT/TTICAABcBAAADgAAAAAAAAAA&#10;AAAAAAAuAgAAZHJzL2Uyb0RvYy54bWxQSwECLQAUAAYACAAAACEAz5qTceQAAAAPAQAADwAAAAAA&#10;AAAAAAAAAACMBAAAZHJzL2Rvd25yZXYueG1sUEsFBgAAAAAEAAQA8wAAAJ0FAAAAAA==&#10;" filled="f" stroked="f" strokeweight=".5pt">
                <v:textbo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8800" behindDoc="0" locked="0" layoutInCell="1" allowOverlap="1" wp14:anchorId="0AC74DE2" wp14:editId="0417A758">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0" type="#_x0000_t202" style="position:absolute;left:0;text-align:left;margin-left:624.65pt;margin-top:593.1pt;width:273.5pt;height:27.8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PjenjICAABbBAAADgAAAAAAAAAA&#10;AAAAAAAuAgAAZHJzL2Uyb0RvYy54bWxQSwECLQAUAAYACAAAACEAZTkLreQAAAAPAQAADwAAAAAA&#10;AAAAAAAAAACMBAAAZHJzL2Rvd25yZXYueG1sUEsFBgAAAAAEAAQA8wAAAJ0FAAAAAA==&#10;" filled="f" stroked="f" strokeweight=".5pt">
                <v:textbo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9344" behindDoc="0" locked="0" layoutInCell="1" allowOverlap="1" wp14:anchorId="58B44F1C" wp14:editId="5C684F45">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8496" behindDoc="0" locked="0" layoutInCell="1" allowOverlap="1" wp14:anchorId="66DC547F" wp14:editId="491D673B">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1" type="#_x0000_t202" style="position:absolute;left:0;text-align:left;margin-left:691.35pt;margin-top:605.35pt;width:122.75pt;height:20.3pt;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k1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6QBkB+UJ8VnoZ8QZvqqxiTVz/pVZHAqEhIPuX3CRCvAyOFuUVGB//e08xKNW6KWkxSEr&#10;qPt5YFZQor5rVPF+Mp2GqYybaXaX4sZee3bXHn1oHgHneIJPyvBohnivBlNaaN7wPSzDrehimuPd&#10;BfWD+ej70cf3xMVyGYNwDg3za70xPJQOtAaKt90bs+asg0cFn2EYR5Z/kKOP7QVZHjzIOmoViO5Z&#10;PfOPMxwlPL+38Eiu9zHq/a+w+A0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IBSCTU0AgAAXQQAAA4AAAAAAAAA&#10;AAAAAAAALgIAAGRycy9lMm9Eb2MueG1sUEsBAi0AFAAGAAgAAAAhANzuwTXjAAAADwEAAA8AAAAA&#10;AAAAAAAAAAAAjgQAAGRycy9kb3ducmV2LnhtbFBLBQYAAAAABAAEAPMAAACeBQAAAAA=&#10;" filled="f" stroked="f" strokeweight=".5pt">
                <v:textbo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5968" behindDoc="0" locked="0" layoutInCell="1" allowOverlap="1" wp14:anchorId="223C5E12" wp14:editId="3E5E30D5">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2" type="#_x0000_t202" style="position:absolute;left:0;text-align:left;margin-left:893.25pt;margin-top:605.5pt;width:61.25pt;height:20.3pt;z-index:25211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UKy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fT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LVVQrIzAgAAXAQAAA4AAAAAAAAAAAAA&#10;AAAALgIAAGRycy9lMm9Eb2MueG1sUEsBAi0AFAAGAAgAAAAhAAmgNO7hAAAADwEAAA8AAAAAAAAA&#10;AAAAAAAAjQQAAGRycy9kb3ducmV2LnhtbFBLBQYAAAAABAAEAPMAAACbBQAAAAA=&#10;" filled="f" stroked="f" strokeweight=".5pt">
                <v:textbo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0848" behindDoc="0" locked="0" layoutInCell="1" allowOverlap="1" wp14:anchorId="03260776" wp14:editId="78E392F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3" type="#_x0000_t202" style="position:absolute;left:0;text-align:left;margin-left:626.75pt;margin-top:593.85pt;width:273.5pt;height:27.8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ybMA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cUnsmzACAABbBAAADgAAAAAAAAAAAAAA&#10;AAAuAgAAZHJzL2Uyb0RvYy54bWxQSwECLQAUAAYACAAAACEAKYVhgeMAAAAPAQAADwAAAAAAAAAA&#10;AAAAAACKBAAAZHJzL2Rvd25yZXYueG1sUEsFBgAAAAAEAAQA8wAAAJoFAAAAAA==&#10;" filled="f" stroked="f" strokeweight=".5pt">
                <v:textbo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1392" behindDoc="0" locked="0" layoutInCell="1" allowOverlap="1" wp14:anchorId="68D1E076" wp14:editId="198DC58D">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40544" behindDoc="0" locked="0" layoutInCell="1" allowOverlap="1" wp14:anchorId="0F8C120A" wp14:editId="73C08597">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4" type="#_x0000_t202" style="position:absolute;left:0;text-align:left;margin-left:691.6pt;margin-top:605.65pt;width:122.75pt;height:20.3pt;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89ePgNAIAAF0EAAAOAAAAAAAA&#10;AAAAAAAAAC4CAABkcnMvZTJvRG9jLnhtbFBLAQItABQABgAIAAAAIQCSdDZp5AAAAA8BAAAPAAAA&#10;AAAAAAAAAAAAAI4EAABkcnMvZG93bnJldi54bWxQSwUGAAAAAAQABADzAAAAnwUAAAAA&#10;" filled="f" stroked="f" strokeweight=".5pt">
                <v:textbo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3920" behindDoc="0" locked="0" layoutInCell="1" allowOverlap="1" wp14:anchorId="45B9DC9A" wp14:editId="49356425">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5" type="#_x0000_t202" style="position:absolute;left:0;text-align:left;margin-left:893.05pt;margin-top:605.7pt;width:61.25pt;height:20.3pt;z-index:25211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4lG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" filled="f" stroked="f" strokeweight=".5pt">
                <v:textbo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6081E104" wp14:editId="0028BD6B">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6" type="#_x0000_t202" style="position:absolute;left:0;text-align:left;margin-left:625.8pt;margin-top:593.95pt;width:273.5pt;height:27.8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OuzNbDICAABdBAAADgAAAAAAAAAA&#10;AAAAAAAuAgAAZHJzL2Uyb0RvYy54bWxQSwECLQAUAAYACAAAACEAJFmMX+QAAAAPAQAADwAAAAAA&#10;AAAAAAAAAACMBAAAZHJzL2Rvd25yZXYueG1sUEsFBgAAAAAEAAQA8wAAAJ0FAAAAAA==&#10;" filled="f" stroked="f" strokeweight=".5pt">
                <v:textbo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3440" behindDoc="0" locked="0" layoutInCell="1" allowOverlap="1" wp14:anchorId="348474DA" wp14:editId="644B4BEE">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4"/>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9" w:name="_Ref43388134"/>
      <w:bookmarkStart w:id="160" w:name="_Toc43739176"/>
      <w:r>
        <w:lastRenderedPageBreak/>
        <w:t>Appendix E – Classification and Control Board Gerber Files</w:t>
      </w:r>
      <w:bookmarkEnd w:id="159"/>
      <w:bookmarkEnd w:id="16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267597" w:rsidRPr="00D63820" w:rsidRDefault="0026759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267597" w:rsidRPr="00D63820" w:rsidRDefault="0026759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267597" w:rsidRPr="00D63820" w:rsidRDefault="0026759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267597" w:rsidRPr="00D63820" w:rsidRDefault="0026759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7"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">
                <v:shape id="Picture 181" o:spid="_x0000_s127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9" o:title=""/>
                </v:shape>
                <v:shape id="Picture 182" o:spid="_x0000_s127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10" o:title="" chromakey="white"/>
                </v:shape>
                <v:shape id="Text Box 184" o:spid="_x0000_s128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267597" w:rsidRPr="00D63820" w:rsidRDefault="00267597" w:rsidP="00B178D9">
                        <w:pPr>
                          <w:jc w:val="center"/>
                          <w:rPr>
                            <w:lang w:val="en-US"/>
                          </w:rPr>
                        </w:pPr>
                        <w:r>
                          <w:rPr>
                            <w:lang w:val="en-US"/>
                          </w:rPr>
                          <w:t>Top Layer – Signal with Ground Pour</w:t>
                        </w:r>
                      </w:p>
                    </w:txbxContent>
                  </v:textbox>
                </v:shape>
                <v:shape id="Text Box 185" o:spid="_x0000_s128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267597" w:rsidRPr="00D63820" w:rsidRDefault="00267597" w:rsidP="00B178D9">
                        <w:pPr>
                          <w:jc w:val="center"/>
                          <w:rPr>
                            <w:lang w:val="en-US"/>
                          </w:rPr>
                        </w:pPr>
                        <w:r>
                          <w:rPr>
                            <w:lang w:val="en-US"/>
                          </w:rPr>
                          <w:t>Second Layer – Ground Plane</w:t>
                        </w:r>
                      </w:p>
                    </w:txbxContent>
                  </v:textbox>
                </v:shape>
                <v:shape id="Picture 186" o:spid="_x0000_s128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1" o:title=""/>
                </v:shape>
                <v:shape id="Text Box 187" o:spid="_x0000_s128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267597" w:rsidRPr="00D63820" w:rsidRDefault="00267597" w:rsidP="00B178D9">
                        <w:pPr>
                          <w:jc w:val="center"/>
                          <w:rPr>
                            <w:lang w:val="en-US"/>
                          </w:rPr>
                        </w:pPr>
                        <w:r>
                          <w:rPr>
                            <w:lang w:val="en-US"/>
                          </w:rPr>
                          <w:t>Third Layer – Power Pours</w:t>
                        </w:r>
                      </w:p>
                    </w:txbxContent>
                  </v:textbox>
                </v:shape>
                <v:shape id="Picture 188" o:spid="_x0000_s128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2" o:title=""/>
                </v:shape>
                <v:shape id="Text Box 189" o:spid="_x0000_s128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267597" w:rsidRPr="00D63820" w:rsidRDefault="0026759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267597" w:rsidRPr="00D63820" w:rsidRDefault="0026759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6"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LtVc5wyAgAAXQQAAA4AAAAAAAAAAAAA&#10;AAAALgIAAGRycy9lMm9Eb2MueG1sUEsBAi0AFAAGAAgAAAAhAM5cAVDiAAAADQEAAA8AAAAAAAAA&#10;AAAAAAAAjAQAAGRycy9kb3ducmV2LnhtbFBLBQYAAAAABAAEAPMAAACbBQAAAAA=&#10;" filled="f" stroked="f" strokeweight=".5pt">
                <v:textbox>
                  <w:txbxContent>
                    <w:p w14:paraId="4CF4E3F3" w14:textId="17B822F1" w:rsidR="00267597" w:rsidRPr="00D63820" w:rsidRDefault="0026759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4"/>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1" w:name="_Ref43390522"/>
      <w:bookmarkStart w:id="162" w:name="_Toc43739177"/>
      <w:r>
        <w:lastRenderedPageBreak/>
        <w:t>Appendix F – Classification and Control Board Bill of Materials</w:t>
      </w:r>
      <w:bookmarkEnd w:id="161"/>
      <w:bookmarkEnd w:id="16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6">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7">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8"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9"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20"/>
          <w:pgSz w:w="23811" w:h="16838" w:orient="landscape" w:code="8"/>
          <w:pgMar w:top="1701" w:right="1701" w:bottom="1440" w:left="1701" w:header="709" w:footer="709" w:gutter="0"/>
          <w:pgNumType w:start="1" w:chapStyle="1"/>
          <w:cols w:space="708"/>
          <w:docGrid w:linePitch="360"/>
        </w:sectPr>
      </w:pPr>
    </w:p>
    <w:p w14:paraId="4D369234" w14:textId="70FF4CBF" w:rsidR="001A1C74" w:rsidRDefault="001A1C74" w:rsidP="001A1C74">
      <w:pPr>
        <w:pStyle w:val="Heading1"/>
      </w:pPr>
      <w:bookmarkStart w:id="163"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7"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W68Cg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fVuv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8"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3waCQ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5j3wa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9"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jEEU/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2"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0"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UW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V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Mkt1F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3"/>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D1A621" w14:textId="77777777" w:rsidR="0008618D" w:rsidRDefault="0008618D" w:rsidP="00490097">
      <w:r>
        <w:separator/>
      </w:r>
    </w:p>
  </w:endnote>
  <w:endnote w:type="continuationSeparator" w:id="0">
    <w:p w14:paraId="050553A3" w14:textId="77777777" w:rsidR="0008618D" w:rsidRDefault="0008618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267597" w:rsidRDefault="0026759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267597" w:rsidRDefault="00267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267597" w:rsidRDefault="0026759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267597" w:rsidRDefault="00267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267597" w:rsidRDefault="0026759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267597" w:rsidRDefault="00267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267597" w:rsidRDefault="0026759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267597" w:rsidRDefault="002675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267597" w:rsidRDefault="0026759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267597" w:rsidRDefault="002675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267597" w:rsidRDefault="0026759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267597" w:rsidRDefault="002675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67597" w:rsidRDefault="0026759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67597" w:rsidRDefault="002675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267597" w:rsidRDefault="0026759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267597" w:rsidRDefault="002675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267597" w:rsidRDefault="0026759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267597" w:rsidRDefault="0026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D7163" w14:textId="77777777" w:rsidR="0008618D" w:rsidRDefault="0008618D" w:rsidP="00490097">
      <w:r>
        <w:separator/>
      </w:r>
    </w:p>
  </w:footnote>
  <w:footnote w:type="continuationSeparator" w:id="0">
    <w:p w14:paraId="611E4A37" w14:textId="77777777" w:rsidR="0008618D" w:rsidRDefault="0008618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18D"/>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6D2E"/>
    <w:rsid w:val="006604DF"/>
    <w:rsid w:val="0066109E"/>
    <w:rsid w:val="00661A31"/>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8.png"/><Relationship Id="rId118" Type="http://schemas.openxmlformats.org/officeDocument/2006/relationships/image" Target="media/image1000.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image" Target="media/image70.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9.png"/><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fontTable" Target="fontTable.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footer" Target="footer7.xml"/><Relationship Id="rId119" Type="http://schemas.openxmlformats.org/officeDocument/2006/relationships/image" Target="media/image1010.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oter" Target="footer2.xml"/><Relationship Id="rId86" Type="http://schemas.openxmlformats.org/officeDocument/2006/relationships/footer" Target="footer3.xml"/><Relationship Id="rId94" Type="http://schemas.openxmlformats.org/officeDocument/2006/relationships/image" Target="media/image81.png"/><Relationship Id="rId99" Type="http://schemas.openxmlformats.org/officeDocument/2006/relationships/footer" Target="footer5.xml"/><Relationship Id="rId101" Type="http://schemas.openxmlformats.org/officeDocument/2006/relationships/image" Target="media/image87.png"/><Relationship Id="rId122"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footer" Target="footer6.xml"/><Relationship Id="rId120" Type="http://schemas.openxmlformats.org/officeDocument/2006/relationships/footer" Target="footer8.xm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2.jpe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9</TotalTime>
  <Pages>121</Pages>
  <Words>42904</Words>
  <Characters>244555</Characters>
  <Application>Microsoft Office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09</cp:revision>
  <cp:lastPrinted>2020-06-19T10:00:00Z</cp:lastPrinted>
  <dcterms:created xsi:type="dcterms:W3CDTF">2020-06-03T08:02:00Z</dcterms:created>
  <dcterms:modified xsi:type="dcterms:W3CDTF">2020-06-24T03:20:00Z</dcterms:modified>
</cp:coreProperties>
</file>